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r>
        <w:rPr>
          <w:rFonts w:hint="eastAsia"/>
        </w:rPr>
        <w:t>具体到图书情报学科</w:t>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39"/>
      <w:r w:rsidR="000E52F5">
        <w:rPr>
          <w:rFonts w:hint="eastAsia"/>
        </w:rPr>
        <w:t>也可能迁往任何一个学科，</w:t>
      </w:r>
      <w:r w:rsidR="00524DEA">
        <w:rPr>
          <w:rFonts w:hint="eastAsia"/>
        </w:rPr>
        <w:t>学科壁垒不是绝对的</w:t>
      </w:r>
      <w:commentRangeEnd w:id="39"/>
      <w:r w:rsidR="00023F90">
        <w:rPr>
          <w:rStyle w:val="ad"/>
        </w:rPr>
        <w:commentReference w:id="39"/>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lastRenderedPageBreak/>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11D124AD" w14:textId="7CED2F3A"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lastRenderedPageBreak/>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7ECC457F"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w:t>
      </w:r>
      <w:r w:rsidR="00F27C18">
        <w:rPr>
          <w:rFonts w:hint="eastAsia"/>
        </w:rPr>
        <w:lastRenderedPageBreak/>
        <w:t>作者绘制的</w:t>
      </w:r>
      <w:r w:rsidR="0028468F">
        <w:rPr>
          <w:rFonts w:hint="eastAsia"/>
        </w:rPr>
        <w:t>跨界认可图。</w:t>
      </w:r>
    </w:p>
    <w:p w14:paraId="46587F5E" w14:textId="64494708" w:rsidR="002F4897" w:rsidRDefault="002F4897" w:rsidP="002D3B00">
      <w:pPr>
        <w:jc w:val="center"/>
      </w:pPr>
      <w:r w:rsidRPr="002F4897">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688330" cy="6376035"/>
                    </a:xfrm>
                    <a:prstGeom prst="rect">
                      <a:avLst/>
                    </a:prstGeom>
                  </pic:spPr>
                </pic:pic>
              </a:graphicData>
            </a:graphic>
          </wp:inline>
        </w:drawing>
      </w:r>
    </w:p>
    <w:p w14:paraId="2953FAD4" w14:textId="04AD328A"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8</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w:t>
      </w:r>
      <w:r w:rsidR="00C4609B">
        <w:rPr>
          <w:rFonts w:hint="eastAsia"/>
        </w:rPr>
        <w:lastRenderedPageBreak/>
        <w:t>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41319FF6" w:rsidR="00F71B5F" w:rsidRDefault="00411D3C" w:rsidP="00F71B5F">
      <w:pPr>
        <w:ind w:firstLineChars="200" w:firstLine="480"/>
        <w:jc w:val="left"/>
        <w:rPr>
          <w:rFonts w:hint="eastAsia"/>
        </w:rPr>
      </w:pPr>
      <w:r>
        <w:rPr>
          <w:rFonts w:hint="eastAsia"/>
        </w:rPr>
        <w:t>以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0BE82A2F" w14:textId="362F5874" w:rsidR="00E27A9D" w:rsidRPr="00B04F9C" w:rsidRDefault="00AC7094" w:rsidP="008F38F9">
      <w:pPr>
        <w:pStyle w:val="1"/>
        <w:rPr>
          <w:rFonts w:ascii="Times New Roman" w:hAnsi="Times New Roman" w:cs="Times New Roman"/>
        </w:rPr>
      </w:pPr>
      <w:bookmarkStart w:id="40"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interdisciplinarity of scientific publications: author vs. publication </w:t>
      </w:r>
      <w:r>
        <w:lastRenderedPageBreak/>
        <w:t>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lastRenderedPageBreak/>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lastRenderedPageBreak/>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 xml:space="preserve">Zeng B, Lyu H, Zhao Z, et al. Exploring the direction and diversity of interdisciplinary knowledge diffusion: A case study of professor Zeyuan Liu’s scientific publications[J]. </w:t>
      </w:r>
      <w:r>
        <w:lastRenderedPageBreak/>
        <w:t>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 xml:space="preserve">Zeng A, Fan Y, Di Z, et al. Fresh teams are associated with original and multidisciplinary </w:t>
      </w:r>
      <w:r>
        <w:lastRenderedPageBreak/>
        <w:t>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 xml:space="preserve">Haeussler C, Sauermann H. Division of labor in collaborative knowledge production: The </w:t>
      </w:r>
      <w:r>
        <w:lastRenderedPageBreak/>
        <w:t>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lastRenderedPageBreak/>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246151">
      <w:footerReference w:type="default" r:id="rId72"/>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D096B" w14:textId="77777777" w:rsidR="00674B97" w:rsidRDefault="00674B97" w:rsidP="00FF1F60">
      <w:r>
        <w:separator/>
      </w:r>
    </w:p>
  </w:endnote>
  <w:endnote w:type="continuationSeparator" w:id="0">
    <w:p w14:paraId="4DE79C32" w14:textId="77777777" w:rsidR="00674B97" w:rsidRDefault="00674B9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904F4" w14:textId="77777777" w:rsidR="00674B97" w:rsidRDefault="00674B97" w:rsidP="00FF1F60">
      <w:r>
        <w:separator/>
      </w:r>
    </w:p>
  </w:footnote>
  <w:footnote w:type="continuationSeparator" w:id="0">
    <w:p w14:paraId="7224FAFD" w14:textId="77777777" w:rsidR="00674B97" w:rsidRDefault="00674B9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5C6"/>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50D77"/>
    <w:rsid w:val="00351517"/>
    <w:rsid w:val="00351A9D"/>
    <w:rsid w:val="00351C51"/>
    <w:rsid w:val="003521DD"/>
    <w:rsid w:val="003526DF"/>
    <w:rsid w:val="00352AD9"/>
    <w:rsid w:val="00352E0A"/>
    <w:rsid w:val="00352ECA"/>
    <w:rsid w:val="00353216"/>
    <w:rsid w:val="003533ED"/>
    <w:rsid w:val="0035368D"/>
    <w:rsid w:val="003539E5"/>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775"/>
    <w:rsid w:val="003F17D0"/>
    <w:rsid w:val="003F17F4"/>
    <w:rsid w:val="003F264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76F"/>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E"/>
    <w:rsid w:val="00594980"/>
    <w:rsid w:val="00594EC8"/>
    <w:rsid w:val="0059517E"/>
    <w:rsid w:val="00595331"/>
    <w:rsid w:val="00595F3F"/>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5A5"/>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CC"/>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6D1E"/>
    <w:rsid w:val="00727189"/>
    <w:rsid w:val="00727248"/>
    <w:rsid w:val="0072763E"/>
    <w:rsid w:val="00730500"/>
    <w:rsid w:val="00730995"/>
    <w:rsid w:val="00730A2A"/>
    <w:rsid w:val="00731447"/>
    <w:rsid w:val="007316F5"/>
    <w:rsid w:val="00731902"/>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228F"/>
    <w:rsid w:val="0085236E"/>
    <w:rsid w:val="00852929"/>
    <w:rsid w:val="00853052"/>
    <w:rsid w:val="00853080"/>
    <w:rsid w:val="00853A32"/>
    <w:rsid w:val="0085439F"/>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AD8"/>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826"/>
    <w:rsid w:val="008C4DC9"/>
    <w:rsid w:val="008C4E78"/>
    <w:rsid w:val="008C56D9"/>
    <w:rsid w:val="008C5910"/>
    <w:rsid w:val="008C592A"/>
    <w:rsid w:val="008C5D3D"/>
    <w:rsid w:val="008C62A2"/>
    <w:rsid w:val="008C654E"/>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E8E"/>
    <w:rsid w:val="009B366D"/>
    <w:rsid w:val="009B376D"/>
    <w:rsid w:val="009B39F8"/>
    <w:rsid w:val="009B3ECE"/>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1DD"/>
    <w:rsid w:val="009F2901"/>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67B"/>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17D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D84"/>
    <w:rsid w:val="00DA2F88"/>
    <w:rsid w:val="00DA2FDA"/>
    <w:rsid w:val="00DA36AA"/>
    <w:rsid w:val="00DA3ADC"/>
    <w:rsid w:val="00DA443C"/>
    <w:rsid w:val="00DA455F"/>
    <w:rsid w:val="00DA4778"/>
    <w:rsid w:val="00DA54E7"/>
    <w:rsid w:val="00DA5528"/>
    <w:rsid w:val="00DA5906"/>
    <w:rsid w:val="00DA5AE7"/>
    <w:rsid w:val="00DA6287"/>
    <w:rsid w:val="00DA6302"/>
    <w:rsid w:val="00DA6493"/>
    <w:rsid w:val="00DA6658"/>
    <w:rsid w:val="00DA7321"/>
    <w:rsid w:val="00DA7583"/>
    <w:rsid w:val="00DA7A92"/>
    <w:rsid w:val="00DA7E82"/>
    <w:rsid w:val="00DA7F89"/>
    <w:rsid w:val="00DB083F"/>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F0D"/>
    <w:rsid w:val="00E531DB"/>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7E6"/>
    <w:rsid w:val="00E709AA"/>
    <w:rsid w:val="00E71428"/>
    <w:rsid w:val="00E71464"/>
    <w:rsid w:val="00E7206D"/>
    <w:rsid w:val="00E72180"/>
    <w:rsid w:val="00E72ADA"/>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92A"/>
    <w:rsid w:val="00E83BE1"/>
    <w:rsid w:val="00E83CC6"/>
    <w:rsid w:val="00E83E0E"/>
    <w:rsid w:val="00E84254"/>
    <w:rsid w:val="00E844D2"/>
    <w:rsid w:val="00E847A0"/>
    <w:rsid w:val="00E84ED2"/>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EF0"/>
    <w:rsid w:val="00F073BC"/>
    <w:rsid w:val="00F074C6"/>
    <w:rsid w:val="00F07527"/>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277"/>
    <w:rsid w:val="00FF47DF"/>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8</TotalTime>
  <Pages>53</Pages>
  <Words>39269</Words>
  <Characters>223835</Characters>
  <Application>Microsoft Office Word</Application>
  <DocSecurity>0</DocSecurity>
  <Lines>1865</Lines>
  <Paragraphs>525</Paragraphs>
  <ScaleCrop>false</ScaleCrop>
  <Company/>
  <LinksUpToDate>false</LinksUpToDate>
  <CharactersWithSpaces>26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8118</cp:revision>
  <dcterms:created xsi:type="dcterms:W3CDTF">2022-11-19T16:04:00Z</dcterms:created>
  <dcterms:modified xsi:type="dcterms:W3CDTF">2023-05-1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